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3B42A6"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1A4571" w:rsidRDefault="0045499F" w:rsidP="00A848BA">
          <w:pPr>
            <w:pStyle w:val="TOC1"/>
            <w:jc w:val="both"/>
            <w:rPr>
              <w:rFonts w:asciiTheme="minorHAnsi" w:eastAsiaTheme="minorEastAsia" w:hAnsiTheme="minorHAnsi" w:cstheme="minorBidi"/>
              <w:rtl/>
            </w:rPr>
          </w:pPr>
          <w:r>
            <w:fldChar w:fldCharType="begin"/>
          </w:r>
          <w:r>
            <w:instrText xml:space="preserve"> TOC \o "1-3" \h \z \u </w:instrText>
          </w:r>
          <w:r>
            <w:fldChar w:fldCharType="separate"/>
          </w:r>
          <w:hyperlink w:anchor="_Toc507593100" w:history="1">
            <w:r w:rsidR="001A4571" w:rsidRPr="00AC69A3">
              <w:rPr>
                <w:rStyle w:val="Hyperlink"/>
                <w:rtl/>
              </w:rPr>
              <w:t>תוכן הענינ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0 \h</w:instrText>
            </w:r>
            <w:r w:rsidR="001A4571">
              <w:rPr>
                <w:webHidden/>
                <w:rtl/>
              </w:rPr>
              <w:instrText xml:space="preserve"> </w:instrText>
            </w:r>
            <w:r w:rsidR="001A4571">
              <w:rPr>
                <w:webHidden/>
                <w:rtl/>
              </w:rPr>
            </w:r>
            <w:r w:rsidR="001A4571">
              <w:rPr>
                <w:webHidden/>
                <w:rtl/>
              </w:rPr>
              <w:fldChar w:fldCharType="separate"/>
            </w:r>
            <w:r w:rsidR="001A4571">
              <w:rPr>
                <w:webHidden/>
                <w:rtl/>
              </w:rPr>
              <w:t>3</w:t>
            </w:r>
            <w:r w:rsidR="001A4571">
              <w:rPr>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01" w:history="1">
            <w:r w:rsidR="001A4571" w:rsidRPr="00AC69A3">
              <w:rPr>
                <w:rStyle w:val="Hyperlink"/>
                <w:rtl/>
              </w:rPr>
              <w:t>תקציר</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1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E56DDD" w:rsidRDefault="003B42A6" w:rsidP="00A848BA">
          <w:pPr>
            <w:pStyle w:val="TOC1"/>
            <w:jc w:val="both"/>
            <w:rPr>
              <w:rtl/>
            </w:rPr>
          </w:pPr>
          <w:hyperlink w:anchor="_Toc507593102" w:history="1">
            <w:r w:rsidR="001A4571" w:rsidRPr="00AC69A3">
              <w:rPr>
                <w:rStyle w:val="Hyperlink"/>
                <w:rtl/>
              </w:rPr>
              <w:t>מילון מונ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2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7A1B99" w:rsidRPr="007A1B99" w:rsidRDefault="007A1B99" w:rsidP="00A848BA">
          <w:pPr>
            <w:pStyle w:val="TOC1"/>
            <w:jc w:val="both"/>
            <w:rPr>
              <w:rtl/>
            </w:rPr>
          </w:pPr>
          <w:r w:rsidRPr="007A1B99">
            <w:rPr>
              <w:rtl/>
            </w:rPr>
            <w:t>תיאור מסגרת הפרויקט</w:t>
          </w:r>
          <w:r w:rsidRPr="007A1B99">
            <w:rPr>
              <w:rtl/>
            </w:rPr>
            <w:tab/>
          </w:r>
          <w:r>
            <w:rPr>
              <w:rFonts w:hint="cs"/>
              <w:rtl/>
            </w:rPr>
            <w:t>4</w:t>
          </w:r>
        </w:p>
        <w:p w:rsidR="001A4571" w:rsidRDefault="003B42A6" w:rsidP="00A848BA">
          <w:pPr>
            <w:pStyle w:val="TOC1"/>
            <w:jc w:val="both"/>
            <w:rPr>
              <w:rFonts w:asciiTheme="minorHAnsi" w:eastAsiaTheme="minorEastAsia" w:hAnsiTheme="minorHAnsi" w:cstheme="minorBidi"/>
              <w:rtl/>
            </w:rPr>
          </w:pPr>
          <w:hyperlink w:anchor="_Toc507593103" w:history="1">
            <w:r w:rsidR="001A4571" w:rsidRPr="00AC69A3">
              <w:rPr>
                <w:rStyle w:val="Hyperlink"/>
                <w:rtl/>
              </w:rPr>
              <w:t>מבוא</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3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7C6B49" w:rsidRDefault="007C6B49" w:rsidP="00A848BA">
          <w:pPr>
            <w:pStyle w:val="TOC2"/>
            <w:tabs>
              <w:tab w:val="right" w:leader="dot" w:pos="8495"/>
            </w:tabs>
            <w:jc w:val="both"/>
            <w:rPr>
              <w:noProof/>
              <w:rtl/>
            </w:rPr>
          </w:pPr>
          <w:r w:rsidRPr="007C6B49">
            <w:rPr>
              <w:rStyle w:val="Hyperlink"/>
              <w:rFonts w:ascii="Segoe UI Semilight" w:hAnsi="Segoe UI Semilight" w:cs="Segoe UI Semilight" w:hint="cs"/>
              <w:noProof/>
              <w:color w:val="auto"/>
              <w:u w:val="none"/>
              <w:rtl/>
            </w:rPr>
            <w:t xml:space="preserve">צופן </w:t>
          </w:r>
          <w:r w:rsidRPr="007C6B49">
            <w:rPr>
              <w:rStyle w:val="Hyperlink"/>
              <w:rFonts w:ascii="Segoe UI Semilight" w:hAnsi="Segoe UI Semilight" w:cs="Segoe UI Semilight" w:hint="cs"/>
              <w:noProof/>
              <w:color w:val="auto"/>
              <w:u w:val="none"/>
            </w:rPr>
            <w:t>RSA</w:t>
          </w:r>
          <w:r>
            <w:rPr>
              <w:noProof/>
              <w:rtl/>
            </w:rPr>
            <w:tab/>
          </w:r>
          <w:r>
            <w:rPr>
              <w:rFonts w:hint="cs"/>
              <w:noProof/>
              <w:rtl/>
            </w:rPr>
            <w:t>5</w:t>
          </w:r>
        </w:p>
        <w:p w:rsidR="00BB1CAA" w:rsidRDefault="007C6B49" w:rsidP="00A848BA">
          <w:pPr>
            <w:pStyle w:val="TOC2"/>
            <w:tabs>
              <w:tab w:val="right" w:leader="dot" w:pos="8495"/>
            </w:tabs>
            <w:jc w:val="both"/>
            <w:rPr>
              <w:noProof/>
              <w:rtl/>
            </w:rPr>
          </w:pPr>
          <w:r w:rsidRPr="00DE1D3F">
            <w:rPr>
              <w:rFonts w:ascii="Segoe UI Semilight" w:hAnsi="Segoe UI Semilight" w:cs="Segoe UI Semilight"/>
              <w:noProof/>
              <w:sz w:val="24"/>
              <w:szCs w:val="24"/>
              <w:rtl/>
            </w:rPr>
            <w:t xml:space="preserve">צופן </w:t>
          </w:r>
          <w:r w:rsidRPr="00DE1D3F">
            <w:rPr>
              <w:rFonts w:ascii="Segoe UI Semilight" w:hAnsi="Segoe UI Semilight" w:cs="Segoe UI Semilight"/>
              <w:noProof/>
              <w:sz w:val="24"/>
              <w:szCs w:val="24"/>
            </w:rPr>
            <w:t>AES</w:t>
          </w:r>
          <w:r>
            <w:rPr>
              <w:noProof/>
              <w:rtl/>
            </w:rPr>
            <w:tab/>
          </w:r>
          <w:r>
            <w:rPr>
              <w:rFonts w:hint="cs"/>
              <w:noProof/>
              <w:rtl/>
            </w:rPr>
            <w:t>5</w:t>
          </w:r>
        </w:p>
        <w:p w:rsidR="00BB1CAA" w:rsidRPr="00BB1CAA" w:rsidRDefault="00BB1CAA" w:rsidP="00A848BA">
          <w:pPr>
            <w:pStyle w:val="TOC2"/>
            <w:tabs>
              <w:tab w:val="right" w:leader="dot" w:pos="8495"/>
            </w:tabs>
            <w:jc w:val="both"/>
            <w:rPr>
              <w:noProof/>
              <w:rtl/>
            </w:rPr>
          </w:pPr>
          <w:r w:rsidRPr="00BB1CAA">
            <w:rPr>
              <w:rFonts w:ascii="Segoe UI Semilight" w:hAnsi="Segoe UI Semilight" w:cs="Segoe UI Semilight"/>
              <w:noProof/>
              <w:sz w:val="24"/>
              <w:szCs w:val="24"/>
              <w:rtl/>
            </w:rPr>
            <w:t xml:space="preserve">מכשירי </w:t>
          </w:r>
          <w:r w:rsidRPr="00BB1CAA">
            <w:rPr>
              <w:rFonts w:ascii="Segoe UI Semilight" w:hAnsi="Segoe UI Semilight" w:cs="Segoe UI Semilight"/>
              <w:noProof/>
              <w:sz w:val="24"/>
              <w:szCs w:val="24"/>
            </w:rPr>
            <w:t>IoT</w:t>
          </w:r>
          <w:r>
            <w:rPr>
              <w:noProof/>
              <w:rtl/>
            </w:rPr>
            <w:tab/>
          </w:r>
          <w:r>
            <w:rPr>
              <w:rFonts w:hint="cs"/>
              <w:noProof/>
              <w:rtl/>
            </w:rPr>
            <w:t>6</w:t>
          </w:r>
        </w:p>
        <w:p w:rsidR="001A4571" w:rsidRDefault="003B42A6" w:rsidP="00A848BA">
          <w:pPr>
            <w:pStyle w:val="TOC1"/>
            <w:jc w:val="both"/>
            <w:rPr>
              <w:rFonts w:asciiTheme="minorHAnsi" w:eastAsiaTheme="minorEastAsia" w:hAnsiTheme="minorHAnsi" w:cstheme="minorBidi"/>
              <w:rtl/>
            </w:rPr>
          </w:pPr>
          <w:hyperlink w:anchor="_Toc507593106" w:history="1">
            <w:r w:rsidR="001A4571" w:rsidRPr="00AC69A3">
              <w:rPr>
                <w:rStyle w:val="Hyperlink"/>
                <w:rtl/>
              </w:rPr>
              <w:t>תיאור הבעיה</w:t>
            </w:r>
            <w:r w:rsidR="001A4571">
              <w:rPr>
                <w:webHidden/>
                <w:rtl/>
              </w:rPr>
              <w:tab/>
            </w:r>
            <w:r w:rsidR="00BB1CAA">
              <w:rPr>
                <w:rFonts w:hint="cs"/>
                <w:webHidden/>
                <w:rtl/>
              </w:rPr>
              <w:t>7</w:t>
            </w:r>
          </w:hyperlink>
        </w:p>
        <w:p w:rsidR="001A4571" w:rsidRDefault="003B42A6" w:rsidP="00A848BA">
          <w:pPr>
            <w:pStyle w:val="TOC1"/>
            <w:jc w:val="both"/>
            <w:rPr>
              <w:rFonts w:asciiTheme="minorHAnsi" w:eastAsiaTheme="minorEastAsia" w:hAnsiTheme="minorHAnsi" w:cstheme="minorBidi"/>
              <w:rtl/>
            </w:rPr>
          </w:pPr>
          <w:hyperlink w:anchor="_Toc507593107" w:history="1">
            <w:r w:rsidR="001A4571" w:rsidRPr="00AC69A3">
              <w:rPr>
                <w:rStyle w:val="Hyperlink"/>
                <w:rtl/>
              </w:rPr>
              <w:t>תיאור הפתרון</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7 \h</w:instrText>
            </w:r>
            <w:r w:rsidR="001A4571">
              <w:rPr>
                <w:webHidden/>
                <w:rtl/>
              </w:rPr>
              <w:instrText xml:space="preserve"> </w:instrText>
            </w:r>
            <w:r w:rsidR="001A4571">
              <w:rPr>
                <w:webHidden/>
                <w:rtl/>
              </w:rPr>
            </w:r>
            <w:r w:rsidR="001A4571">
              <w:rPr>
                <w:webHidden/>
                <w:rtl/>
              </w:rPr>
              <w:fldChar w:fldCharType="separate"/>
            </w:r>
            <w:r w:rsidR="001A4571">
              <w:rPr>
                <w:webHidden/>
                <w:rtl/>
              </w:rPr>
              <w:t>6</w:t>
            </w:r>
            <w:r w:rsidR="001A4571">
              <w:rPr>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3B42A6" w:rsidP="00A848BA">
          <w:pPr>
            <w:pStyle w:val="TOC3"/>
            <w:tabs>
              <w:tab w:val="right" w:leader="dot" w:pos="8495"/>
            </w:tabs>
            <w:jc w:val="both"/>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2" w:history="1">
            <w:r w:rsidR="001A4571" w:rsidRPr="00AC69A3">
              <w:rPr>
                <w:rStyle w:val="Hyperlink"/>
                <w:rtl/>
              </w:rPr>
              <w:t>תוכנית בדיק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2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B42A6" w:rsidP="00A848BA">
          <w:pPr>
            <w:pStyle w:val="TOC2"/>
            <w:tabs>
              <w:tab w:val="right" w:leader="dot" w:pos="8495"/>
            </w:tabs>
            <w:jc w:val="both"/>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7" w:history="1">
            <w:r w:rsidR="001A4571" w:rsidRPr="00AC69A3">
              <w:rPr>
                <w:rStyle w:val="Hyperlink"/>
                <w:rFonts w:eastAsia="Times New Roman"/>
                <w:rtl/>
              </w:rPr>
              <w:t>מסקנ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7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8" w:history="1">
            <w:r w:rsidR="001A4571" w:rsidRPr="00AC69A3">
              <w:rPr>
                <w:rStyle w:val="Hyperlink"/>
                <w:rtl/>
              </w:rPr>
              <w:t>סקירת עבודות דומות בספרות והשוואה</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8 \h</w:instrText>
            </w:r>
            <w:r w:rsidR="001A4571">
              <w:rPr>
                <w:webHidden/>
                <w:rtl/>
              </w:rPr>
              <w:instrText xml:space="preserve"> </w:instrText>
            </w:r>
            <w:r w:rsidR="001A4571">
              <w:rPr>
                <w:webHidden/>
                <w:rtl/>
              </w:rPr>
            </w:r>
            <w:r w:rsidR="001A4571">
              <w:rPr>
                <w:webHidden/>
                <w:rtl/>
              </w:rPr>
              <w:fldChar w:fldCharType="separate"/>
            </w:r>
            <w:r w:rsidR="001A4571">
              <w:rPr>
                <w:webHidden/>
                <w:rtl/>
              </w:rPr>
              <w:t>11</w:t>
            </w:r>
            <w:r w:rsidR="001A4571">
              <w:rPr>
                <w:webHidden/>
                <w:rtl/>
              </w:rPr>
              <w:fldChar w:fldCharType="end"/>
            </w:r>
          </w:hyperlink>
        </w:p>
        <w:p w:rsidR="001A4571" w:rsidRDefault="003B42A6" w:rsidP="00A848BA">
          <w:pPr>
            <w:pStyle w:val="TOC1"/>
            <w:jc w:val="both"/>
            <w:rPr>
              <w:rFonts w:asciiTheme="minorHAnsi" w:eastAsiaTheme="minorEastAsia" w:hAnsiTheme="minorHAnsi" w:cstheme="minorBidi"/>
              <w:rtl/>
            </w:rPr>
          </w:pPr>
          <w:hyperlink w:anchor="_Toc507593119" w:history="1">
            <w:r w:rsidR="001A4571" w:rsidRPr="00AC69A3">
              <w:rPr>
                <w:rStyle w:val="Hyperlink"/>
                <w:rtl/>
              </w:rPr>
              <w:t>נספ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9 \h</w:instrText>
            </w:r>
            <w:r w:rsidR="001A4571">
              <w:rPr>
                <w:webHidden/>
                <w:rtl/>
              </w:rPr>
              <w:instrText xml:space="preserve"> </w:instrText>
            </w:r>
            <w:r w:rsidR="001A4571">
              <w:rPr>
                <w:webHidden/>
                <w:rtl/>
              </w:rPr>
            </w:r>
            <w:r w:rsidR="001A4571">
              <w:rPr>
                <w:webHidden/>
                <w:rtl/>
              </w:rPr>
              <w:fldChar w:fldCharType="separate"/>
            </w:r>
            <w:r w:rsidR="001A4571">
              <w:rPr>
                <w:webHidden/>
                <w:rtl/>
              </w:rPr>
              <w:t>12</w:t>
            </w:r>
            <w:r w:rsidR="001A4571">
              <w:rPr>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3B42A6" w:rsidP="00A848BA">
          <w:pPr>
            <w:pStyle w:val="TOC2"/>
            <w:tabs>
              <w:tab w:val="left" w:pos="1100"/>
              <w:tab w:val="right" w:leader="dot" w:pos="8495"/>
            </w:tabs>
            <w:jc w:val="both"/>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1" w:name="_Toc507593101"/>
      <w:r>
        <w:rPr>
          <w:rFonts w:ascii="Segoe UI Semilight" w:hAnsi="Segoe UI Semilight" w:cs="Segoe UI Semilight" w:hint="cs"/>
          <w:rtl/>
        </w:rPr>
        <w:t>תקציר</w:t>
      </w:r>
      <w:bookmarkEnd w:id="1"/>
    </w:p>
    <w:p w:rsidR="008C4285" w:rsidRPr="008C4285" w:rsidRDefault="008C428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A848BA">
      <w:pPr>
        <w:pStyle w:val="1"/>
        <w:jc w:val="both"/>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פייתון. השתמשנו בספריות מתמטיות כמו </w:t>
      </w:r>
      <w:r>
        <w:rPr>
          <w:rFonts w:ascii="Segoe UI Semilight" w:hAnsi="Segoe UI Semilight" w:cs="Segoe UI Semilight"/>
          <w:color w:val="000000" w:themeColor="text1"/>
          <w:sz w:val="24"/>
          <w:szCs w:val="24"/>
        </w:rPr>
        <w:t>numpy</w:t>
      </w:r>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r>
        <w:rPr>
          <w:rFonts w:ascii="Segoe UI Semilight" w:hAnsi="Segoe UI Semilight" w:cs="Segoe UI Semilight"/>
          <w:color w:val="000000" w:themeColor="text1"/>
          <w:sz w:val="24"/>
          <w:szCs w:val="24"/>
        </w:rPr>
        <w:t>scipy</w:t>
      </w:r>
      <w:r>
        <w:rPr>
          <w:rFonts w:ascii="Segoe UI Semilight" w:hAnsi="Segoe UI Semilight" w:cs="Segoe UI Semilight" w:hint="cs"/>
          <w:color w:val="000000" w:themeColor="text1"/>
          <w:sz w:val="24"/>
          <w:szCs w:val="24"/>
          <w:rtl/>
        </w:rPr>
        <w:t xml:space="preserve"> על מנת לפצח את הנוסחא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r>
        <w:rPr>
          <w:rFonts w:ascii="Segoe UI Semilight" w:hAnsi="Segoe UI Semilight" w:cs="Segoe UI Semilight"/>
          <w:color w:val="000000" w:themeColor="text1"/>
          <w:sz w:val="24"/>
          <w:szCs w:val="24"/>
        </w:rPr>
        <w:t>pycrypto</w:t>
      </w:r>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A848BA">
      <w:pPr>
        <w:pStyle w:val="2"/>
        <w:jc w:val="both"/>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w:t>
      </w:r>
      <w:r w:rsidRPr="00A01456">
        <w:rPr>
          <w:rFonts w:ascii="Segoe UI Semilight" w:hAnsi="Segoe UI Semilight" w:cs="Segoe UI Semilight"/>
          <w:rtl/>
        </w:rPr>
        <w:lastRenderedPageBreak/>
        <w:t>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A848BA">
      <w:pPr>
        <w:pStyle w:val="NormalWeb"/>
        <w:bidi/>
        <w:spacing w:before="120" w:beforeAutospacing="0" w:after="200" w:afterAutospacing="0"/>
        <w:jc w:val="both"/>
        <w:rPr>
          <w:rFonts w:ascii="Segoe UI Semilight" w:hAnsi="Segoe UI Semilight" w:cs="Segoe UI Semilight"/>
          <w:rtl/>
        </w:rPr>
      </w:pPr>
    </w:p>
    <w:p w:rsidR="00E1611B" w:rsidRPr="00E1611B" w:rsidRDefault="00E1611B" w:rsidP="00A848BA">
      <w:pPr>
        <w:pStyle w:val="NormalWeb"/>
        <w:bidi/>
        <w:spacing w:before="120" w:beforeAutospacing="0" w:after="200" w:afterAutospacing="0"/>
        <w:jc w:val="both"/>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A848BA">
      <w:pPr>
        <w:pStyle w:val="NormalWeb"/>
        <w:bidi/>
        <w:spacing w:before="120" w:beforeAutospacing="0" w:after="200" w:afterAutospacing="0"/>
        <w:jc w:val="both"/>
        <w:rPr>
          <w:rFonts w:ascii="Segoe UI Semilight" w:hAnsi="Segoe UI Semilight" w:cs="Segoe UI Semilight"/>
          <w:color w:val="2E74B5" w:themeColor="accent1" w:themeShade="BF"/>
          <w:rtl/>
        </w:rPr>
      </w:pPr>
      <w:r w:rsidRPr="007D6AEE">
        <w:rPr>
          <w:rFonts w:ascii="Segoe UI Semilight" w:hAnsi="Segoe UI Semilight" w:cs="Segoe UI Semilight" w:hint="cs"/>
          <w:color w:val="2E74B5" w:themeColor="accent1" w:themeShade="BF"/>
        </w:rPr>
        <w:t>A</w:t>
      </w:r>
      <w:r w:rsidRPr="007D6AEE">
        <w:rPr>
          <w:rFonts w:ascii="Segoe UI Semilight" w:hAnsi="Segoe UI Semilight" w:cs="Segoe UI Semilight"/>
          <w:color w:val="2E74B5" w:themeColor="accent1" w:themeShade="BF"/>
        </w:rPr>
        <w:t>ES</w:t>
      </w:r>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5" w:name="_Toc507593105"/>
      <w:r w:rsidRPr="00A01456">
        <w:rPr>
          <w:rFonts w:ascii="Segoe UI Semilight" w:hAnsi="Segoe UI Semilight" w:cs="Segoe UI Semilight"/>
          <w:rtl/>
        </w:rPr>
        <w:lastRenderedPageBreak/>
        <w:t xml:space="preserve">מכשירי </w:t>
      </w:r>
      <w:r w:rsidRPr="00A01456">
        <w:rPr>
          <w:rFonts w:ascii="Segoe UI Semilight" w:hAnsi="Segoe UI Semilight" w:cs="Segoe UI Semilight"/>
        </w:rPr>
        <w:t>IoT</w:t>
      </w:r>
      <w:bookmarkEnd w:id="5"/>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78468F" w:rsidP="00A848BA">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00B205E5"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r w:rsidR="00AA3B78">
        <w:rPr>
          <w:rFonts w:ascii="Segoe UI Semilight" w:hAnsi="Segoe UI Semilight" w:cs="Segoe UI Semilight" w:hint="cs"/>
          <w:rtl/>
        </w:rPr>
        <w:t xml:space="preserve">כח </w:t>
      </w:r>
      <w:r w:rsidR="00B06B96">
        <w:rPr>
          <w:rFonts w:ascii="Segoe UI Semilight" w:hAnsi="Segoe UI Semilight" w:cs="Segoe UI Semilight" w:hint="cs"/>
          <w:rtl/>
        </w:rPr>
        <w:t>מסוים על מנת לייצר כמות מפתחות נדרשת</w:t>
      </w:r>
      <w:r w:rsidR="00B205E5" w:rsidRPr="00A01456">
        <w:rPr>
          <w:rFonts w:ascii="Segoe UI Semilight" w:hAnsi="Segoe UI Semilight" w:cs="Segoe UI Semilight"/>
          <w:rtl/>
        </w:rPr>
        <w:t>).</w:t>
      </w:r>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lastRenderedPageBreak/>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B23B262"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57D3562"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1DC5266"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lastRenderedPageBreak/>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בשביל 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0"/>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1615744"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חישוב גודל מאגר המפתחות ויצירתו</w:t>
      </w:r>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hint="cs"/>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48512"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701760"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Fonts w:hint="cs"/>
          <w:rtl/>
        </w:rPr>
      </w:pPr>
    </w:p>
    <w:p w:rsidR="00645F74" w:rsidRDefault="00524644" w:rsidP="00A848BA">
      <w:pPr>
        <w:pStyle w:val="3"/>
        <w:numPr>
          <w:ilvl w:val="0"/>
          <w:numId w:val="43"/>
        </w:numPr>
        <w:jc w:val="both"/>
        <w:rPr>
          <w:rFonts w:ascii="Segoe UI Semilight" w:eastAsia="Times New Roman" w:hAnsi="Segoe UI Semilight" w:cs="Segoe UI Semilight"/>
          <w:color w:val="2E74B5" w:themeColor="accent1" w:themeShade="BF"/>
        </w:rPr>
      </w:pPr>
      <w:r>
        <w:rPr>
          <w:rFonts w:ascii="Segoe UI Semilight" w:eastAsia="Times New Roman" w:hAnsi="Segoe UI Semilight" w:cs="Segoe UI Semilight" w:hint="cs"/>
          <w:color w:val="2E74B5" w:themeColor="accent1" w:themeShade="BF"/>
          <w:rtl/>
        </w:rPr>
        <w:t>מציאת מפתח משותף</w:t>
      </w:r>
    </w:p>
    <w:p w:rsidR="006A3DCA" w:rsidRPr="00645F74" w:rsidRDefault="006A3DCA" w:rsidP="00A848BA">
      <w:pPr>
        <w:spacing w:before="120" w:after="200"/>
        <w:ind w:left="360"/>
        <w:jc w:val="both"/>
        <w:rPr>
          <w:rFonts w:ascii="Segoe UI Semilight" w:hAnsi="Segoe UI Semilight" w:cs="Segoe UI Semilight" w:hint="cs"/>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r>
        <w:rPr>
          <w:rFonts w:ascii="Segoe UI Semilight" w:hAnsi="Segoe UI Semilight" w:cs="Segoe UI Semilight" w:hint="cs"/>
          <w:color w:val="222A35" w:themeColor="text2" w:themeShade="80"/>
          <w:sz w:val="24"/>
          <w:szCs w:val="24"/>
          <w:rtl/>
        </w:rPr>
        <w:t>איתו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706880"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rsidP="00A848BA">
      <w:pPr>
        <w:pStyle w:val="3"/>
        <w:numPr>
          <w:ilvl w:val="0"/>
          <w:numId w:val="43"/>
        </w:numPr>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רשת בטוחה</w:t>
      </w:r>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RDefault="00BF3F16" w:rsidP="00A848BA">
      <w:pPr>
        <w:spacing w:before="120" w:after="200"/>
        <w:ind w:left="360"/>
        <w:jc w:val="both"/>
        <w:rPr>
          <w:rFonts w:ascii="Segoe UI Semilight" w:hAnsi="Segoe UI Semilight" w:cs="Segoe UI Semilight" w:hint="cs"/>
          <w:color w:val="000000" w:themeColor="text1"/>
          <w:sz w:val="26"/>
          <w:szCs w:val="24"/>
          <w:rtl/>
        </w:rPr>
      </w:pPr>
      <w:r>
        <w:rPr>
          <w:rFonts w:ascii="Segoe UI Semilight" w:hAnsi="Segoe UI Semilight" w:cs="Segoe UI Semilight"/>
          <w:noProof/>
          <w:color w:val="000000" w:themeColor="text1"/>
          <w:sz w:val="26"/>
          <w:szCs w:val="24"/>
        </w:rPr>
        <w:lastRenderedPageBreak/>
        <w:drawing>
          <wp:inline distT="0" distB="0" distL="0" distR="0" wp14:anchorId="50297AA8">
            <wp:extent cx="4676140" cy="3680194"/>
            <wp:effectExtent l="0" t="0" r="0" b="0"/>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88334" cy="3689791"/>
                    </a:xfrm>
                    <a:prstGeom prst="rect">
                      <a:avLst/>
                    </a:prstGeom>
                    <a:noFill/>
                  </pic:spPr>
                </pic:pic>
              </a:graphicData>
            </a:graphic>
          </wp:inline>
        </w:drawing>
      </w:r>
    </w:p>
    <w:p w:rsidR="00BF3F16" w:rsidRDefault="00BF3F16" w:rsidP="00A848BA">
      <w:pPr>
        <w:spacing w:before="120" w:after="200"/>
        <w:ind w:left="360"/>
        <w:jc w:val="both"/>
        <w:rPr>
          <w:rFonts w:ascii="Segoe UI Semilight" w:hAnsi="Segoe UI Semilight" w:cs="Segoe UI Semilight"/>
          <w:color w:val="000000" w:themeColor="text1"/>
          <w:sz w:val="26"/>
          <w:szCs w:val="24"/>
          <w:rtl/>
        </w:rPr>
      </w:pPr>
    </w:p>
    <w:p w:rsidR="00697A1D" w:rsidRDefault="00697A1D"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נוסחאות מתמטיות</w:t>
      </w:r>
      <w:bookmarkStart w:id="11" w:name="_GoBack"/>
      <w:bookmarkEnd w:id="11"/>
    </w:p>
    <w:p w:rsidR="008F691E" w:rsidRPr="008F691E" w:rsidRDefault="008F691E" w:rsidP="008F691E">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w:t>
      </w:r>
    </w:p>
    <w:p w:rsidR="008F691E" w:rsidRPr="008F691E" w:rsidRDefault="008F691E" w:rsidP="008F691E">
      <w:pPr>
        <w:spacing w:before="120" w:after="200"/>
        <w:ind w:left="360"/>
        <w:jc w:val="both"/>
        <w:rPr>
          <w:rFonts w:ascii="Segoe UI Semilight" w:hAnsi="Segoe UI Semilight" w:cs="Segoe UI Semilight"/>
          <w:color w:val="000000" w:themeColor="text1"/>
          <w:sz w:val="26"/>
          <w:szCs w:val="24"/>
          <w:rtl/>
        </w:rPr>
      </w:pPr>
    </w:p>
    <w:p w:rsidR="00697A1D" w:rsidRPr="0051310E" w:rsidRDefault="00697A1D"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הודעות</w:t>
      </w:r>
    </w:p>
    <w:p w:rsidR="00697A1D" w:rsidRDefault="00697A1D"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p>
    <w:p w:rsidR="00697A1D" w:rsidRDefault="00697A1D" w:rsidP="00A848BA">
      <w:pPr>
        <w:spacing w:before="120" w:after="200"/>
        <w:jc w:val="both"/>
        <w:rPr>
          <w:rFonts w:ascii="Segoe UI Semilight" w:hAnsi="Segoe UI Semilight" w:cs="Segoe UI Semilight"/>
          <w:color w:val="000000" w:themeColor="text1"/>
          <w:sz w:val="26"/>
          <w:szCs w:val="24"/>
          <w:rtl/>
        </w:rPr>
      </w:pPr>
      <w:r w:rsidRPr="0051310E">
        <w:rPr>
          <w:rFonts w:ascii="Segoe UI Semilight" w:eastAsia="Times New Roman" w:hAnsi="Segoe UI Semilight" w:cs="Segoe UI Semilight" w:hint="cs"/>
          <w:color w:val="2E74B5" w:themeColor="accent1" w:themeShade="BF"/>
          <w:rtl/>
        </w:rPr>
        <w:t>מכשירים</w:t>
      </w:r>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r w:rsidRPr="00E110D2">
        <w:rPr>
          <w:rFonts w:ascii="Segoe UI Semilight" w:eastAsia="Times New Roman" w:hAnsi="Segoe UI Semilight" w:cs="Segoe UI Semilight" w:hint="cs"/>
          <w:rtl/>
        </w:rPr>
        <w:t>תיאור המערכת שמומשה</w:t>
      </w:r>
    </w:p>
    <w:p w:rsidR="0051310E" w:rsidRPr="0051310E" w:rsidRDefault="0051310E" w:rsidP="00A848BA">
      <w:pPr>
        <w:pStyle w:val="3"/>
        <w:jc w:val="both"/>
        <w:rPr>
          <w:rtl/>
        </w:rPr>
      </w:pPr>
      <w:r w:rsidRPr="0051310E">
        <w:rPr>
          <w:rFonts w:ascii="Segoe UI Semilight" w:eastAsia="Times New Roman" w:hAnsi="Segoe UI Semilight" w:cs="Segoe UI Semilight" w:hint="cs"/>
          <w:color w:val="2E74B5" w:themeColor="accent1" w:themeShade="BF"/>
          <w:rtl/>
        </w:rPr>
        <w:t>מימוש הפרוטוקול</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9F7F89"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עת</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אינדקסי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51310E" w:rsidRPr="0051310E" w:rsidRDefault="0051310E"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נוסחאות מתמטיות</w:t>
      </w:r>
    </w:p>
    <w:p w:rsidR="00E110D2" w:rsidRPr="0051310E" w:rsidRDefault="00E110D2"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הודעות</w:t>
      </w:r>
    </w:p>
    <w:p w:rsidR="00E110D2" w:rsidRDefault="00E110D2"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r>
        <w:rPr>
          <w:rFonts w:ascii="Segoe UI Semilight" w:hAnsi="Segoe UI Semilight" w:cs="Segoe UI Semilight"/>
          <w:color w:val="000000" w:themeColor="text1"/>
          <w:sz w:val="26"/>
          <w:szCs w:val="24"/>
        </w:rPr>
        <w:t>rasbery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12" w:name="_Toc507593112"/>
      <w:r w:rsidRPr="00A01456">
        <w:rPr>
          <w:rFonts w:ascii="Segoe UI Semilight" w:hAnsi="Segoe UI Semilight" w:cs="Segoe UI Semilight"/>
          <w:rtl/>
        </w:rPr>
        <w:t>תוכנית בדיקות</w:t>
      </w:r>
      <w:bookmarkEnd w:id="12"/>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13" w:name="_Toc507593113"/>
      <w:r w:rsidRPr="00A01456">
        <w:rPr>
          <w:rFonts w:ascii="Segoe UI Semilight" w:hAnsi="Segoe UI Semilight" w:cs="Segoe UI Semilight"/>
          <w:rtl/>
        </w:rPr>
        <w:t>בדיקות פונקציונליות</w:t>
      </w:r>
      <w:bookmarkEnd w:id="13"/>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14" w:name="_Toc507593114"/>
      <w:r w:rsidRPr="00A01456">
        <w:rPr>
          <w:rFonts w:ascii="Segoe UI Semilight" w:hAnsi="Segoe UI Semilight" w:cs="Segoe UI Semilight"/>
          <w:rtl/>
        </w:rPr>
        <w:t>בדיקות מערכת</w:t>
      </w:r>
      <w:bookmarkEnd w:id="14"/>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15" w:name="_Toc507593115"/>
      <w:r w:rsidRPr="00A01456">
        <w:rPr>
          <w:rFonts w:ascii="Segoe UI Semilight" w:hAnsi="Segoe UI Semilight" w:cs="Segoe UI Semilight"/>
          <w:rtl/>
        </w:rPr>
        <w:t>בדיקות תאימות</w:t>
      </w:r>
      <w:bookmarkEnd w:id="1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16"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18"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8"/>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19" w:name="_Toc507593119"/>
      <w:r w:rsidRPr="00A01456">
        <w:rPr>
          <w:rFonts w:ascii="Segoe UI Semilight" w:hAnsi="Segoe UI Semilight" w:cs="Segoe UI Semilight"/>
          <w:rtl/>
        </w:rPr>
        <w:t>נספחים</w:t>
      </w:r>
      <w:bookmarkEnd w:id="19"/>
    </w:p>
    <w:p w:rsidR="00903A6C" w:rsidRPr="00A01456" w:rsidRDefault="00903A6C" w:rsidP="00A848BA">
      <w:pPr>
        <w:pStyle w:val="2"/>
        <w:numPr>
          <w:ilvl w:val="0"/>
          <w:numId w:val="21"/>
        </w:numPr>
        <w:jc w:val="both"/>
        <w:rPr>
          <w:rFonts w:ascii="Segoe UI Semilight" w:hAnsi="Segoe UI Semilight" w:cs="Segoe UI Semilight"/>
          <w:rtl/>
        </w:rPr>
      </w:pPr>
      <w:bookmarkStart w:id="20" w:name="_Toc507593120"/>
      <w:r w:rsidRPr="00A01456">
        <w:rPr>
          <w:rFonts w:ascii="Segoe UI Semilight" w:hAnsi="Segoe UI Semilight" w:cs="Segoe UI Semilight"/>
          <w:rtl/>
        </w:rPr>
        <w:t>רשימת ספרות \ ביבליוגרפיה</w:t>
      </w:r>
      <w:bookmarkEnd w:id="20"/>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21" w:name="_Toc507593121"/>
      <w:r w:rsidRPr="00A01456">
        <w:rPr>
          <w:rFonts w:ascii="Segoe UI Semilight" w:hAnsi="Segoe UI Semilight" w:cs="Segoe UI Semilight"/>
          <w:rtl/>
        </w:rPr>
        <w:t>תרשימים וטבלאות</w:t>
      </w:r>
      <w:bookmarkEnd w:id="21"/>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609600"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38"/>
      <w:footerReference w:type="default" r:id="rId39"/>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6E36" w:rsidRDefault="00B56E36">
      <w:r>
        <w:separator/>
      </w:r>
    </w:p>
  </w:endnote>
  <w:endnote w:type="continuationSeparator" w:id="0">
    <w:p w:rsidR="00B56E36" w:rsidRDefault="00B56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2A6" w:rsidRPr="00AE6642" w:rsidRDefault="003B42A6"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6E36" w:rsidRDefault="00B56E36">
      <w:r>
        <w:separator/>
      </w:r>
    </w:p>
  </w:footnote>
  <w:footnote w:type="continuationSeparator" w:id="0">
    <w:p w:rsidR="00B56E36" w:rsidRDefault="00B56E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42A6" w:rsidRDefault="003B42A6"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B42A6" w:rsidRDefault="003B42A6">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7"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2"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4"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9"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3"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1"/>
  </w:num>
  <w:num w:numId="2">
    <w:abstractNumId w:val="42"/>
  </w:num>
  <w:num w:numId="3">
    <w:abstractNumId w:val="3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6"/>
  </w:num>
  <w:num w:numId="6">
    <w:abstractNumId w:val="35"/>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8"/>
  </w:num>
  <w:num w:numId="18">
    <w:abstractNumId w:val="22"/>
  </w:num>
  <w:num w:numId="19">
    <w:abstractNumId w:val="29"/>
  </w:num>
  <w:num w:numId="20">
    <w:abstractNumId w:val="15"/>
  </w:num>
  <w:num w:numId="21">
    <w:abstractNumId w:val="13"/>
  </w:num>
  <w:num w:numId="22">
    <w:abstractNumId w:val="25"/>
  </w:num>
  <w:num w:numId="23">
    <w:abstractNumId w:val="34"/>
  </w:num>
  <w:num w:numId="24">
    <w:abstractNumId w:val="37"/>
    <w:lvlOverride w:ilvl="0">
      <w:lvl w:ilvl="0">
        <w:numFmt w:val="decimal"/>
        <w:lvlText w:val="%1."/>
        <w:lvlJc w:val="left"/>
      </w:lvl>
    </w:lvlOverride>
  </w:num>
  <w:num w:numId="25">
    <w:abstractNumId w:val="30"/>
  </w:num>
  <w:num w:numId="26">
    <w:abstractNumId w:val="23"/>
  </w:num>
  <w:num w:numId="27">
    <w:abstractNumId w:val="40"/>
  </w:num>
  <w:num w:numId="28">
    <w:abstractNumId w:val="24"/>
  </w:num>
  <w:num w:numId="29">
    <w:abstractNumId w:val="20"/>
  </w:num>
  <w:num w:numId="30">
    <w:abstractNumId w:val="27"/>
  </w:num>
  <w:num w:numId="31">
    <w:abstractNumId w:val="33"/>
  </w:num>
  <w:num w:numId="32">
    <w:abstractNumId w:val="10"/>
  </w:num>
  <w:num w:numId="33">
    <w:abstractNumId w:val="39"/>
    <w:lvlOverride w:ilvl="0"/>
    <w:lvlOverride w:ilvl="1">
      <w:startOverride w:val="1"/>
    </w:lvlOverride>
    <w:lvlOverride w:ilvl="2"/>
    <w:lvlOverride w:ilvl="3"/>
    <w:lvlOverride w:ilvl="4"/>
    <w:lvlOverride w:ilvl="5"/>
    <w:lvlOverride w:ilvl="6"/>
    <w:lvlOverride w:ilvl="7"/>
    <w:lvlOverride w:ilvl="8"/>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1"/>
  </w:num>
  <w:num w:numId="38">
    <w:abstractNumId w:val="14"/>
  </w:num>
  <w:num w:numId="39">
    <w:abstractNumId w:val="18"/>
  </w:num>
  <w:num w:numId="40">
    <w:abstractNumId w:val="12"/>
  </w:num>
  <w:num w:numId="41">
    <w:abstractNumId w:val="31"/>
  </w:num>
  <w:num w:numId="42">
    <w:abstractNumId w:val="17"/>
  </w:num>
  <w:num w:numId="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23093"/>
    <w:rsid w:val="000255DB"/>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E1C31"/>
    <w:rsid w:val="000F2E26"/>
    <w:rsid w:val="000F51B4"/>
    <w:rsid w:val="001144A6"/>
    <w:rsid w:val="00115632"/>
    <w:rsid w:val="00115F88"/>
    <w:rsid w:val="00116AC9"/>
    <w:rsid w:val="00123616"/>
    <w:rsid w:val="00127619"/>
    <w:rsid w:val="0013479C"/>
    <w:rsid w:val="001602A1"/>
    <w:rsid w:val="001A21BC"/>
    <w:rsid w:val="001A4571"/>
    <w:rsid w:val="001B7210"/>
    <w:rsid w:val="001C2471"/>
    <w:rsid w:val="001D2BB2"/>
    <w:rsid w:val="001E1889"/>
    <w:rsid w:val="001E3B1B"/>
    <w:rsid w:val="001F26F0"/>
    <w:rsid w:val="001F2733"/>
    <w:rsid w:val="00205838"/>
    <w:rsid w:val="00224848"/>
    <w:rsid w:val="00246C9B"/>
    <w:rsid w:val="002540C5"/>
    <w:rsid w:val="0025719E"/>
    <w:rsid w:val="00262E8E"/>
    <w:rsid w:val="00282A88"/>
    <w:rsid w:val="002851DF"/>
    <w:rsid w:val="002A05BC"/>
    <w:rsid w:val="002B3AD0"/>
    <w:rsid w:val="002C394A"/>
    <w:rsid w:val="002C6AE1"/>
    <w:rsid w:val="002D4E4F"/>
    <w:rsid w:val="002D7C9C"/>
    <w:rsid w:val="002E23E4"/>
    <w:rsid w:val="002E5D08"/>
    <w:rsid w:val="002F72E4"/>
    <w:rsid w:val="003028EC"/>
    <w:rsid w:val="00316766"/>
    <w:rsid w:val="00330DBB"/>
    <w:rsid w:val="003403B5"/>
    <w:rsid w:val="00382DE7"/>
    <w:rsid w:val="003A66BC"/>
    <w:rsid w:val="003B1A18"/>
    <w:rsid w:val="003B1C44"/>
    <w:rsid w:val="003B2744"/>
    <w:rsid w:val="003B42A6"/>
    <w:rsid w:val="003B7773"/>
    <w:rsid w:val="003B7C2A"/>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529D"/>
    <w:rsid w:val="008D6018"/>
    <w:rsid w:val="008F691E"/>
    <w:rsid w:val="009024B9"/>
    <w:rsid w:val="0090275B"/>
    <w:rsid w:val="00903A6C"/>
    <w:rsid w:val="0092785B"/>
    <w:rsid w:val="00936D64"/>
    <w:rsid w:val="00947DC0"/>
    <w:rsid w:val="009510D6"/>
    <w:rsid w:val="00962772"/>
    <w:rsid w:val="00971216"/>
    <w:rsid w:val="00977AAD"/>
    <w:rsid w:val="00977D77"/>
    <w:rsid w:val="00985A26"/>
    <w:rsid w:val="00991024"/>
    <w:rsid w:val="009968E3"/>
    <w:rsid w:val="009A2662"/>
    <w:rsid w:val="009A78C4"/>
    <w:rsid w:val="009B024F"/>
    <w:rsid w:val="009B7EA1"/>
    <w:rsid w:val="009C1758"/>
    <w:rsid w:val="009D0A3F"/>
    <w:rsid w:val="009E0D3B"/>
    <w:rsid w:val="009F690A"/>
    <w:rsid w:val="009F7F89"/>
    <w:rsid w:val="00A01345"/>
    <w:rsid w:val="00A01456"/>
    <w:rsid w:val="00A23B4F"/>
    <w:rsid w:val="00A32227"/>
    <w:rsid w:val="00A33159"/>
    <w:rsid w:val="00A337EB"/>
    <w:rsid w:val="00A52386"/>
    <w:rsid w:val="00A62373"/>
    <w:rsid w:val="00A71201"/>
    <w:rsid w:val="00A71450"/>
    <w:rsid w:val="00A742AD"/>
    <w:rsid w:val="00A830B9"/>
    <w:rsid w:val="00A848BA"/>
    <w:rsid w:val="00A96FE8"/>
    <w:rsid w:val="00AA1EB7"/>
    <w:rsid w:val="00AA3B78"/>
    <w:rsid w:val="00AA59C1"/>
    <w:rsid w:val="00AC14CB"/>
    <w:rsid w:val="00AC4BFA"/>
    <w:rsid w:val="00AC6010"/>
    <w:rsid w:val="00AD6AFD"/>
    <w:rsid w:val="00AE0047"/>
    <w:rsid w:val="00AE6642"/>
    <w:rsid w:val="00AF4E3E"/>
    <w:rsid w:val="00B01617"/>
    <w:rsid w:val="00B02D6C"/>
    <w:rsid w:val="00B06B96"/>
    <w:rsid w:val="00B14A39"/>
    <w:rsid w:val="00B205E5"/>
    <w:rsid w:val="00B47745"/>
    <w:rsid w:val="00B5254D"/>
    <w:rsid w:val="00B54814"/>
    <w:rsid w:val="00B54B8A"/>
    <w:rsid w:val="00B56E36"/>
    <w:rsid w:val="00B64467"/>
    <w:rsid w:val="00B6569A"/>
    <w:rsid w:val="00B7107A"/>
    <w:rsid w:val="00B72905"/>
    <w:rsid w:val="00B843BD"/>
    <w:rsid w:val="00B91607"/>
    <w:rsid w:val="00BA1717"/>
    <w:rsid w:val="00BA61E6"/>
    <w:rsid w:val="00BA7765"/>
    <w:rsid w:val="00BB1CAA"/>
    <w:rsid w:val="00BB3C9E"/>
    <w:rsid w:val="00BC0462"/>
    <w:rsid w:val="00BD0E19"/>
    <w:rsid w:val="00BD6B4D"/>
    <w:rsid w:val="00BF3F16"/>
    <w:rsid w:val="00C12E7C"/>
    <w:rsid w:val="00C20BBA"/>
    <w:rsid w:val="00C21B35"/>
    <w:rsid w:val="00C327DF"/>
    <w:rsid w:val="00C56081"/>
    <w:rsid w:val="00C56675"/>
    <w:rsid w:val="00C639B2"/>
    <w:rsid w:val="00C70893"/>
    <w:rsid w:val="00C768DD"/>
    <w:rsid w:val="00C80A43"/>
    <w:rsid w:val="00C92A71"/>
    <w:rsid w:val="00C956EA"/>
    <w:rsid w:val="00CB481F"/>
    <w:rsid w:val="00CB5755"/>
    <w:rsid w:val="00CC0619"/>
    <w:rsid w:val="00CC1633"/>
    <w:rsid w:val="00CD10BF"/>
    <w:rsid w:val="00CE17DE"/>
    <w:rsid w:val="00CE2863"/>
    <w:rsid w:val="00D01395"/>
    <w:rsid w:val="00D16179"/>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ABC"/>
    <w:rsid w:val="00E36A38"/>
    <w:rsid w:val="00E47167"/>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UnresolvedMention">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eutnagar/distributed-RSA-for-IoT" TargetMode="External"/><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he.wikipedia.org/wiki/AES"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image" Target="media/image9.png"/><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48FC6-07EC-4FD5-85F2-B48983EC4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4</TotalTime>
  <Pages>19</Pages>
  <Words>5383</Words>
  <Characters>26918</Characters>
  <Application>Microsoft Office Word</Application>
  <DocSecurity>0</DocSecurity>
  <Lines>224</Lines>
  <Paragraphs>6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2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32</cp:revision>
  <cp:lastPrinted>2018-02-28T10:25:00Z</cp:lastPrinted>
  <dcterms:created xsi:type="dcterms:W3CDTF">2015-10-17T21:02:00Z</dcterms:created>
  <dcterms:modified xsi:type="dcterms:W3CDTF">2018-06-17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